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 xml:space="preserve">Predicción de Tiempos de Entrega en la Cadena de Suministro: Una Solución de Machine </w:t>
      </w:r>
      <w:proofErr w:type="spellStart"/>
      <w:r w:rsidRPr="00700332">
        <w:rPr>
          <w:sz w:val="42"/>
          <w:szCs w:val="42"/>
        </w:rPr>
        <w:t>Learning</w:t>
      </w:r>
      <w:proofErr w:type="spellEnd"/>
      <w:r w:rsidRPr="00700332">
        <w:rPr>
          <w:sz w:val="42"/>
          <w:szCs w:val="42"/>
        </w:rPr>
        <w:t xml:space="preserve"> para la Gestión Eficiente del Inventario</w:t>
      </w:r>
    </w:p>
    <w:p w14:paraId="6DF7EFC7" w14:textId="1E8F0440" w:rsidR="009B2D80" w:rsidRDefault="00000000">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000000">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Textoindependiente"/>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000000">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000000">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6563CF32"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 xml:space="preserve">documento </w:t>
      </w:r>
      <w:r w:rsidR="000F0195">
        <w:t>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ABA0F4F"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 es la</w:t>
      </w:r>
      <w:r w:rsidR="00E353E6">
        <w:t xml:space="preserve"> regresión paso a paso el cual se emplea para identificar los factores predictivos </w:t>
      </w:r>
      <w:r w:rsidR="00D27695">
        <w:t xml:space="preserve">más relevantes, por otro </w:t>
      </w:r>
      <w:proofErr w:type="gramStart"/>
      <w:r w:rsidR="00D27695">
        <w:t>lado</w:t>
      </w:r>
      <w:proofErr w:type="gramEnd"/>
      <w:r w:rsidR="00D27695">
        <w:t xml:space="preserve"> la distribución gamma multivariada </w:t>
      </w:r>
      <w:r w:rsidR="00FF2A30">
        <w:t xml:space="preserve">útil para modelar tiempos de espera mejorando la precisión </w:t>
      </w:r>
      <w:r w:rsidR="00B530B0">
        <w:t xml:space="preserve">y se </w:t>
      </w:r>
      <w:r w:rsidR="004D6487">
        <w:t xml:space="preserve">evaluó la eficacia de modelo mediante métricas de error de predicción </w:t>
      </w:r>
      <w:r w:rsidR="006D6597">
        <w:t>y análisis de sensibilidad y especificidad.</w:t>
      </w:r>
      <w:r w:rsidR="000815EE">
        <w:t xml:space="preserve"> </w:t>
      </w:r>
      <w:r w:rsidR="004B5344">
        <w:t xml:space="preserve">Aplicar estos métodos en el proyecto planteado 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281B0EBB" w:rsidR="00261458" w:rsidRDefault="00C74F11" w:rsidP="00F12DE3">
      <w:pPr>
        <w:pStyle w:val="Textoindependiente"/>
        <w:spacing w:line="276" w:lineRule="auto"/>
        <w:ind w:left="820" w:right="162"/>
        <w:jc w:val="both"/>
      </w:pPr>
      <w:r>
        <w:t xml:space="preserve">Para el documento </w:t>
      </w:r>
      <w:r w:rsidR="009C09CC">
        <w:t xml:space="preserve">Steinberg et al. (2023) proponen un modelo de machine </w:t>
      </w:r>
      <w:proofErr w:type="spellStart"/>
      <w:r w:rsidR="009C09CC">
        <w:t>learning</w:t>
      </w:r>
      <w:proofErr w:type="spellEnd"/>
      <w:r w:rsidR="009C09CC">
        <w:t xml:space="preserve"> para predecir retrasos en la </w:t>
      </w:r>
      <w:r w:rsidR="00261458">
        <w:t>de proveedores en la cadena de suministro</w:t>
      </w:r>
      <w:r w:rsidR="00A953D0">
        <w:t>, especialmente en entornos de bajo volumen y alta variabilidad de la demanda. Este tipo de producción</w:t>
      </w:r>
      <w:r w:rsidR="00314229">
        <w:t>, caracterizado por una alta variabilidad y complejidad en componentes, presenta desafíos</w:t>
      </w:r>
      <w:r w:rsidR="00803F7A">
        <w:t xml:space="preserve">, como problemas de dimensionalidad el cual el </w:t>
      </w:r>
      <w:r w:rsidR="00803F7A">
        <w:lastRenderedPageBreak/>
        <w:t xml:space="preserve">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69FAA86D" w:rsidR="009C09CC" w:rsidRDefault="00D83B38" w:rsidP="00D85059">
      <w:pPr>
        <w:pStyle w:val="Textoindependiente"/>
        <w:spacing w:line="276" w:lineRule="auto"/>
        <w:ind w:left="820" w:right="162"/>
        <w:jc w:val="both"/>
      </w:pPr>
      <w:r>
        <w:t xml:space="preserve">Alguno de los métodos </w:t>
      </w:r>
      <w:r w:rsidR="00803F7A">
        <w:t xml:space="preserve">utilizados </w:t>
      </w:r>
      <w:r w:rsidR="00C56560">
        <w:t xml:space="preserve">es la </w:t>
      </w:r>
      <w:r w:rsidR="00F81C99">
        <w:t xml:space="preserve">regresión supervisada el </w:t>
      </w:r>
      <w:r w:rsidR="002B6FC4">
        <w:t>cual estima el retraso en días calendario</w:t>
      </w:r>
      <w:r w:rsidR="00C56560">
        <w:t xml:space="preserve">, también el estudio evalúa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 comparando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a </w:t>
      </w:r>
      <w:r w:rsidR="00D24314">
        <w:t xml:space="preserve">precisión </w:t>
      </w:r>
      <w:r w:rsidR="00FA0176">
        <w:t xml:space="preserve">así mismo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era los </w:t>
      </w:r>
      <w:r w:rsidR="00713325">
        <w:t>más</w:t>
      </w:r>
      <w:r w:rsidR="00166130">
        <w:t xml:space="preserve"> efectivos</w:t>
      </w:r>
      <w:r w:rsidR="00443E3A">
        <w:t xml:space="preserve"> para el caso</w:t>
      </w:r>
      <w:r w:rsidR="00166130">
        <w:t>, alcanzando altos niveles de precisión</w:t>
      </w:r>
      <w:r w:rsidR="00443E3A">
        <w:t>,</w:t>
      </w:r>
      <w:r w:rsidR="00166130">
        <w:t xml:space="preserve"> </w:t>
      </w:r>
      <w:r w:rsidR="00443E3A">
        <w:t>también 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 proyecto de análisis de datos.</w:t>
      </w:r>
    </w:p>
    <w:p w14:paraId="0AE8BA7C" w14:textId="77777777" w:rsidR="009C09CC" w:rsidRDefault="009C09CC" w:rsidP="009C09CC">
      <w:pPr>
        <w:pStyle w:val="Textoindependiente"/>
        <w:spacing w:line="276" w:lineRule="auto"/>
        <w:ind w:left="820" w:right="162"/>
        <w:jc w:val="both"/>
      </w:pPr>
    </w:p>
    <w:p w14:paraId="42E994CF" w14:textId="71967F80" w:rsidR="00DD0B0E" w:rsidRDefault="00CE1087" w:rsidP="009C09CC">
      <w:pPr>
        <w:pStyle w:val="Textoindependiente"/>
        <w:spacing w:line="276" w:lineRule="auto"/>
        <w:ind w:left="820" w:right="162"/>
        <w:jc w:val="both"/>
      </w:pPr>
      <w:r>
        <w:t xml:space="preserve">El estudio </w:t>
      </w:r>
      <w:r w:rsidR="00DD0B0E">
        <w:t xml:space="preserve">de </w:t>
      </w:r>
      <w:r w:rsidR="009C09CC">
        <w:t xml:space="preserve">Zhou et al. (2023) </w:t>
      </w:r>
      <w:r w:rsidR="00443E3A">
        <w:t xml:space="preserve">aborda la estimación de tiempo de entrega mediante 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6D4D6BC6" w:rsidR="00400BA3" w:rsidRDefault="0017317F" w:rsidP="009C09CC">
      <w:pPr>
        <w:pStyle w:val="Textoindependiente"/>
        <w:spacing w:line="276" w:lineRule="auto"/>
        <w:ind w:left="820" w:right="162"/>
        <w:jc w:val="both"/>
      </w:pPr>
      <w:r>
        <w:t xml:space="preserve">Utiliza un método </w:t>
      </w:r>
      <w:r w:rsidR="00A9533A">
        <w:t xml:space="preserve">d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También un transformador que actúa sobre la 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Además</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296B4A73"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 xml:space="preserve">l modelo a operaciones </w:t>
      </w:r>
      <w:proofErr w:type="spellStart"/>
      <w:r w:rsidR="00B77F4E">
        <w:t>nuevas</w:t>
      </w:r>
      <w:r w:rsidR="006C1917">
        <w:t>d</w:t>
      </w:r>
      <w:proofErr w:type="spellEnd"/>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43DF87D3"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DA352D">
        <w:rPr>
          <w:color w:val="000000" w:themeColor="text1"/>
        </w:rPr>
        <w:t>Wolter</w:t>
      </w:r>
      <w:proofErr w:type="spellEnd"/>
      <w:r w:rsidR="009C09CC" w:rsidRPr="00DA352D">
        <w:rPr>
          <w:color w:val="000000" w:themeColor="text1"/>
        </w:rPr>
        <w:t xml:space="preserve"> y Hanne </w:t>
      </w:r>
      <w:r w:rsidR="009C09CC">
        <w:t xml:space="preserve">(2024) </w:t>
      </w:r>
      <w:r w:rsidR="004F7E16">
        <w:t xml:space="preserve">examina la predicción del tiempo de servicio en entregas a domicilio, </w:t>
      </w:r>
      <w:r w:rsidR="00831AE3">
        <w:t>para productos que requieren de montaje e instalación tipo muebles</w:t>
      </w:r>
      <w:r w:rsidR="00991086">
        <w:t>,</w:t>
      </w:r>
      <w:r w:rsidR="00560020">
        <w:t xml:space="preserve"> utilizando algoritmos de machine </w:t>
      </w:r>
      <w:proofErr w:type="spellStart"/>
      <w:r w:rsidR="00560020">
        <w:t>learning</w:t>
      </w:r>
      <w:proofErr w:type="spellEnd"/>
      <w:r w:rsidR="00560020">
        <w:t xml:space="preserve">. </w:t>
      </w:r>
      <w:r w:rsidR="001222E4">
        <w:t>El objetivo es reducir la dependencia de</w:t>
      </w:r>
      <w:r w:rsidR="0092594D">
        <w:t>l conocimiento empírico del personal logístic</w:t>
      </w:r>
      <w:r w:rsidR="00991086">
        <w:t>o</w:t>
      </w:r>
      <w:r w:rsidR="009F7EBD">
        <w:t xml:space="preserve"> específicamente </w:t>
      </w:r>
      <w:r w:rsidR="00A4738B">
        <w:t xml:space="preserve">planeando los tiempos de entrega y de instalación. El estudio utilizo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062D80EA" w:rsidR="009E1FEC" w:rsidRDefault="008036A7" w:rsidP="009E1FEC">
      <w:pPr>
        <w:pStyle w:val="Textoindependiente"/>
        <w:spacing w:line="276" w:lineRule="auto"/>
        <w:ind w:left="820" w:right="162"/>
        <w:jc w:val="both"/>
      </w:pPr>
      <w:r>
        <w:t xml:space="preserve">Como anterior mente se menciono </w:t>
      </w:r>
      <w:r w:rsidR="007B2335">
        <w:t xml:space="preserve">se utilizaron algunas metodologías de algoritmos supervisados </w:t>
      </w:r>
      <w:r w:rsidR="00047347">
        <w:t>como maquinas de soporte vectorial que se usaron para comparar los resultados de clasificación y categorización de tiempos de servicio</w:t>
      </w:r>
      <w:r w:rsidR="00865696">
        <w:t xml:space="preserve">, por otro lado la regresión lineal múltiple </w:t>
      </w:r>
      <w:r w:rsidR="00763001">
        <w:t xml:space="preserve">que </w:t>
      </w:r>
      <w:r w:rsidR="00BF4B7C">
        <w:t>permitió analizar el rendimiento del modelo</w:t>
      </w:r>
      <w:r w:rsidR="00E066C9">
        <w:t>, sin embargo este modelo presento limitaciones en la precisión de los datos altamente variables</w:t>
      </w:r>
      <w:r w:rsidR="009E1FEC">
        <w:t xml:space="preserve">, así mismo se utilizo tecinas de procesamiento de datos para limpiar y estructurar la </w:t>
      </w:r>
      <w:r w:rsidR="002E3007">
        <w:t xml:space="preserve">información, lo que incluyo 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4B0B3A26" w14:textId="7E29817A" w:rsidR="009C09CC" w:rsidRDefault="009C09CC" w:rsidP="009C09CC">
      <w:pPr>
        <w:pStyle w:val="Textoindependiente"/>
        <w:spacing w:line="276" w:lineRule="auto"/>
        <w:ind w:left="820" w:right="162"/>
        <w:jc w:val="both"/>
      </w:pPr>
      <w:proofErr w:type="spellStart"/>
      <w:r>
        <w:t>Maiti</w:t>
      </w:r>
      <w:proofErr w:type="spellEnd"/>
      <w:r>
        <w:t xml:space="preserve"> et al. (2014) propusieron un modelo basado en datos históricos para la predicción en tiempo real de la llegada de vehículos. Si bien este trabajo se centra en la predicción de tiempos de llegada de autobuses, su enfoque de utilizar solo un conjunto limitado de variables clave (trayectoria del vehículo y marcas de tiempo) para realizar predicciones precisas puede inspirar una arquitectura simplificada para el modelo de predicción de tiempos de entrega en la cadena de suministro. Este enfoque es particularmente útil cuando se busca un balance entre precisión y simplicidad operativa​</w:t>
      </w:r>
      <w:r w:rsidR="00103800">
        <w:t xml:space="preserve"> </w:t>
      </w:r>
      <w:r w:rsidR="00103800">
        <w:fldChar w:fldCharType="begin"/>
      </w:r>
      <w:r w:rsidR="00103800">
        <w:instrText xml:space="preserve"> ADDIN ZOTERO_ITEM CSL_CITATION {"citationID":"hn2VxpII","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103800">
        <w:fldChar w:fldCharType="separate"/>
      </w:r>
      <w:r w:rsidR="00103800" w:rsidRPr="00103800">
        <w:t>[5]</w:t>
      </w:r>
      <w:r w:rsidR="00103800">
        <w:fldChar w:fldCharType="end"/>
      </w:r>
      <w:r w:rsidR="00103800">
        <w:t>.</w:t>
      </w:r>
    </w:p>
    <w:p w14:paraId="39EFBAEE" w14:textId="77777777" w:rsidR="009B2D80" w:rsidRDefault="009B2D80">
      <w:pPr>
        <w:pStyle w:val="Textoindependiente"/>
        <w:spacing w:before="3"/>
        <w:rPr>
          <w:sz w:val="25"/>
        </w:rPr>
      </w:pPr>
    </w:p>
    <w:p w14:paraId="3CE3030B" w14:textId="77777777" w:rsidR="009B2D80" w:rsidRDefault="00000000">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3B5A9A6E" w14:textId="77777777" w:rsidR="009B2D80" w:rsidRDefault="00000000">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000000">
      <w:pPr>
        <w:pStyle w:val="Ttulo2"/>
        <w:numPr>
          <w:ilvl w:val="0"/>
          <w:numId w:val="1"/>
        </w:numPr>
        <w:tabs>
          <w:tab w:val="left" w:pos="820"/>
        </w:tabs>
      </w:pPr>
      <w:r>
        <w:rPr>
          <w:color w:val="666666"/>
        </w:rPr>
        <w:t>Diferenciación del Proyecto</w:t>
      </w:r>
    </w:p>
    <w:p w14:paraId="06A4FB57" w14:textId="77777777" w:rsidR="009B2D80" w:rsidRDefault="00000000">
      <w:pPr>
        <w:pStyle w:val="Textoindependiente"/>
        <w:spacing w:before="52" w:line="276" w:lineRule="auto"/>
        <w:ind w:left="820" w:right="99"/>
      </w:pPr>
      <w:r>
        <w:t xml:space="preserve">[Elabore </w:t>
      </w:r>
      <w:proofErr w:type="gramStart"/>
      <w:r>
        <w:t>una discurso basado</w:t>
      </w:r>
      <w:proofErr w:type="gramEnd"/>
      <w:r>
        <w:t xml:space="preserve">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000000">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03800" w:rsidRDefault="00103800" w:rsidP="00103800">
      <w:pPr>
        <w:pStyle w:val="Bibliografa"/>
        <w:jc w:val="both"/>
        <w:rPr>
          <w:lang w:val="en-US"/>
        </w:rPr>
      </w:pPr>
      <w:r>
        <w:fldChar w:fldCharType="begin"/>
      </w:r>
      <w:r w:rsidRPr="00103800">
        <w:rPr>
          <w:lang w:val="en-US"/>
        </w:rPr>
        <w:instrText xml:space="preserve"> ADDIN ZOTERO_BIBL {"uncited":[],"omitted":[],"custom":[]} CSL_BIBLIOGRAPHY </w:instrText>
      </w:r>
      <w:r>
        <w:fldChar w:fldCharType="separate"/>
      </w:r>
      <w:r w:rsidRPr="00103800">
        <w:rPr>
          <w:lang w:val="en-US"/>
        </w:rPr>
        <w:t>[1]</w:t>
      </w:r>
      <w:r w:rsidRPr="00103800">
        <w:rPr>
          <w:lang w:val="en-US"/>
        </w:rPr>
        <w:tab/>
        <w:t xml:space="preserve">A. G. Banerjee, W. Yund, D. Yang, P. Koudal, J. Carbone, y J. Salvo, “A Hybrid Statistical Method for Accurate Prediction of Supplier Delivery Times of Aircraft Engine Parts”, en </w:t>
      </w:r>
      <w:r w:rsidRPr="00103800">
        <w:rPr>
          <w:i/>
          <w:iCs/>
          <w:lang w:val="en-US"/>
        </w:rPr>
        <w:t>Volume 1B: 35th Computers and Information in Engineering Conference</w:t>
      </w:r>
      <w:r w:rsidRPr="00103800">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03800">
        <w:rPr>
          <w:lang w:val="en-US"/>
        </w:rPr>
        <w:t>[2]</w:t>
      </w:r>
      <w:r w:rsidRPr="00103800">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03800">
        <w:rPr>
          <w:i/>
          <w:iCs/>
          <w:lang w:val="en-US"/>
        </w:rPr>
        <w:t>Supply Chain Anal.</w:t>
      </w:r>
      <w:r w:rsidRPr="00103800">
        <w:rPr>
          <w:lang w:val="en-US"/>
        </w:rPr>
        <w:t>, v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000000">
      <w:pPr>
        <w:pStyle w:val="Ttulo1"/>
        <w:spacing w:before="87"/>
      </w:pPr>
      <w:r>
        <w:t>Rúbricas</w:t>
      </w:r>
    </w:p>
    <w:p w14:paraId="591EBA26" w14:textId="77777777" w:rsidR="009B2D80" w:rsidRDefault="00000000">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000000">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000000">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000000">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hyphenationZone w:val="425"/>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9B2D80"/>
    <w:rsid w:val="00047347"/>
    <w:rsid w:val="000477B1"/>
    <w:rsid w:val="00061665"/>
    <w:rsid w:val="00077ED6"/>
    <w:rsid w:val="000815EE"/>
    <w:rsid w:val="0008360F"/>
    <w:rsid w:val="000875C4"/>
    <w:rsid w:val="0009120C"/>
    <w:rsid w:val="00095CD0"/>
    <w:rsid w:val="000A604F"/>
    <w:rsid w:val="000A664E"/>
    <w:rsid w:val="000B4BDF"/>
    <w:rsid w:val="000E1C11"/>
    <w:rsid w:val="000E4898"/>
    <w:rsid w:val="000E59D5"/>
    <w:rsid w:val="000F0195"/>
    <w:rsid w:val="00103190"/>
    <w:rsid w:val="00103800"/>
    <w:rsid w:val="001222E4"/>
    <w:rsid w:val="0012720A"/>
    <w:rsid w:val="00141A0A"/>
    <w:rsid w:val="00166130"/>
    <w:rsid w:val="00170731"/>
    <w:rsid w:val="0017317F"/>
    <w:rsid w:val="00186C12"/>
    <w:rsid w:val="001C327F"/>
    <w:rsid w:val="001D6ECA"/>
    <w:rsid w:val="00211A01"/>
    <w:rsid w:val="00211C2A"/>
    <w:rsid w:val="0022358D"/>
    <w:rsid w:val="00242C37"/>
    <w:rsid w:val="002606F7"/>
    <w:rsid w:val="00261458"/>
    <w:rsid w:val="0027563D"/>
    <w:rsid w:val="002B6FC4"/>
    <w:rsid w:val="002C5845"/>
    <w:rsid w:val="002D73E3"/>
    <w:rsid w:val="002E3007"/>
    <w:rsid w:val="002E78C8"/>
    <w:rsid w:val="00305488"/>
    <w:rsid w:val="00314229"/>
    <w:rsid w:val="00332C88"/>
    <w:rsid w:val="00352A49"/>
    <w:rsid w:val="00357992"/>
    <w:rsid w:val="0036105C"/>
    <w:rsid w:val="0038284F"/>
    <w:rsid w:val="003844CD"/>
    <w:rsid w:val="0038516C"/>
    <w:rsid w:val="00394594"/>
    <w:rsid w:val="003C5EB9"/>
    <w:rsid w:val="003F259E"/>
    <w:rsid w:val="003F318C"/>
    <w:rsid w:val="00400590"/>
    <w:rsid w:val="00400BA3"/>
    <w:rsid w:val="004336BA"/>
    <w:rsid w:val="00440921"/>
    <w:rsid w:val="00443E3A"/>
    <w:rsid w:val="00454CB3"/>
    <w:rsid w:val="00461F7B"/>
    <w:rsid w:val="004660C6"/>
    <w:rsid w:val="004738D2"/>
    <w:rsid w:val="00490DE7"/>
    <w:rsid w:val="004B2BD4"/>
    <w:rsid w:val="004B5344"/>
    <w:rsid w:val="004D6487"/>
    <w:rsid w:val="004F1EA0"/>
    <w:rsid w:val="004F7E16"/>
    <w:rsid w:val="00503A87"/>
    <w:rsid w:val="005138EF"/>
    <w:rsid w:val="00514783"/>
    <w:rsid w:val="00560020"/>
    <w:rsid w:val="00576658"/>
    <w:rsid w:val="00580B11"/>
    <w:rsid w:val="00583580"/>
    <w:rsid w:val="00586225"/>
    <w:rsid w:val="005A1EC4"/>
    <w:rsid w:val="005B52C2"/>
    <w:rsid w:val="005B6FE8"/>
    <w:rsid w:val="005D36DB"/>
    <w:rsid w:val="005E20CE"/>
    <w:rsid w:val="005E34F0"/>
    <w:rsid w:val="005E790E"/>
    <w:rsid w:val="005F33A3"/>
    <w:rsid w:val="005F3EA8"/>
    <w:rsid w:val="006234E9"/>
    <w:rsid w:val="00642956"/>
    <w:rsid w:val="006625FF"/>
    <w:rsid w:val="00664460"/>
    <w:rsid w:val="00694BD1"/>
    <w:rsid w:val="00695D76"/>
    <w:rsid w:val="006C1917"/>
    <w:rsid w:val="006D1020"/>
    <w:rsid w:val="006D6597"/>
    <w:rsid w:val="006D7A2B"/>
    <w:rsid w:val="006E09CD"/>
    <w:rsid w:val="006F34C7"/>
    <w:rsid w:val="006F44C6"/>
    <w:rsid w:val="00700332"/>
    <w:rsid w:val="00713325"/>
    <w:rsid w:val="007157B2"/>
    <w:rsid w:val="00753C4F"/>
    <w:rsid w:val="00761DC4"/>
    <w:rsid w:val="00763001"/>
    <w:rsid w:val="007635DF"/>
    <w:rsid w:val="00770694"/>
    <w:rsid w:val="007765A2"/>
    <w:rsid w:val="007A6796"/>
    <w:rsid w:val="007A7200"/>
    <w:rsid w:val="007B2335"/>
    <w:rsid w:val="007B33D7"/>
    <w:rsid w:val="007D309D"/>
    <w:rsid w:val="007F7185"/>
    <w:rsid w:val="008036A7"/>
    <w:rsid w:val="00803F7A"/>
    <w:rsid w:val="00822A36"/>
    <w:rsid w:val="008312FA"/>
    <w:rsid w:val="00831AE3"/>
    <w:rsid w:val="00852588"/>
    <w:rsid w:val="00862867"/>
    <w:rsid w:val="00865696"/>
    <w:rsid w:val="008D19D3"/>
    <w:rsid w:val="008D7B09"/>
    <w:rsid w:val="008F7291"/>
    <w:rsid w:val="0091718D"/>
    <w:rsid w:val="0092594D"/>
    <w:rsid w:val="00953919"/>
    <w:rsid w:val="00955858"/>
    <w:rsid w:val="00955C29"/>
    <w:rsid w:val="00960CFD"/>
    <w:rsid w:val="00975BE9"/>
    <w:rsid w:val="00991086"/>
    <w:rsid w:val="009B2D80"/>
    <w:rsid w:val="009C09CC"/>
    <w:rsid w:val="009C4D7A"/>
    <w:rsid w:val="009E1FEC"/>
    <w:rsid w:val="009E5215"/>
    <w:rsid w:val="009F7EBD"/>
    <w:rsid w:val="00A4738B"/>
    <w:rsid w:val="00A50309"/>
    <w:rsid w:val="00A545FD"/>
    <w:rsid w:val="00A9273C"/>
    <w:rsid w:val="00A9533A"/>
    <w:rsid w:val="00A953D0"/>
    <w:rsid w:val="00AB0BAD"/>
    <w:rsid w:val="00AB5FE1"/>
    <w:rsid w:val="00AB7D9B"/>
    <w:rsid w:val="00AC4737"/>
    <w:rsid w:val="00AC6D41"/>
    <w:rsid w:val="00AD4DBC"/>
    <w:rsid w:val="00B166B6"/>
    <w:rsid w:val="00B51A52"/>
    <w:rsid w:val="00B530B0"/>
    <w:rsid w:val="00B77F4E"/>
    <w:rsid w:val="00B8617C"/>
    <w:rsid w:val="00B9721B"/>
    <w:rsid w:val="00BE3855"/>
    <w:rsid w:val="00BF4B7C"/>
    <w:rsid w:val="00C0346C"/>
    <w:rsid w:val="00C10167"/>
    <w:rsid w:val="00C206F7"/>
    <w:rsid w:val="00C3532A"/>
    <w:rsid w:val="00C53E87"/>
    <w:rsid w:val="00C56560"/>
    <w:rsid w:val="00C74F11"/>
    <w:rsid w:val="00CC56CA"/>
    <w:rsid w:val="00CE1087"/>
    <w:rsid w:val="00D24314"/>
    <w:rsid w:val="00D26CC1"/>
    <w:rsid w:val="00D27695"/>
    <w:rsid w:val="00D3470C"/>
    <w:rsid w:val="00D60AD1"/>
    <w:rsid w:val="00D65812"/>
    <w:rsid w:val="00D83B38"/>
    <w:rsid w:val="00D85059"/>
    <w:rsid w:val="00D93941"/>
    <w:rsid w:val="00DA352D"/>
    <w:rsid w:val="00DA52A6"/>
    <w:rsid w:val="00DD0B0E"/>
    <w:rsid w:val="00E00E2C"/>
    <w:rsid w:val="00E066C9"/>
    <w:rsid w:val="00E240A2"/>
    <w:rsid w:val="00E30541"/>
    <w:rsid w:val="00E353E6"/>
    <w:rsid w:val="00E36C4D"/>
    <w:rsid w:val="00E61573"/>
    <w:rsid w:val="00E716C5"/>
    <w:rsid w:val="00E77C54"/>
    <w:rsid w:val="00EA1135"/>
    <w:rsid w:val="00EA625D"/>
    <w:rsid w:val="00EB1AA4"/>
    <w:rsid w:val="00EB28F7"/>
    <w:rsid w:val="00EC09AD"/>
    <w:rsid w:val="00EE4F3D"/>
    <w:rsid w:val="00EE5E99"/>
    <w:rsid w:val="00EF61AF"/>
    <w:rsid w:val="00F02C8C"/>
    <w:rsid w:val="00F12DE3"/>
    <w:rsid w:val="00F15A4E"/>
    <w:rsid w:val="00F15FA4"/>
    <w:rsid w:val="00F24008"/>
    <w:rsid w:val="00F44F53"/>
    <w:rsid w:val="00F47F36"/>
    <w:rsid w:val="00F60B24"/>
    <w:rsid w:val="00F81C99"/>
    <w:rsid w:val="00F84A6B"/>
    <w:rsid w:val="00FA0176"/>
    <w:rsid w:val="00FB3950"/>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2</TotalTime>
  <Pages>4</Pages>
  <Words>2011</Words>
  <Characters>11066</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ME02 - Marco Teórico</vt:lpstr>
    </vt:vector>
  </TitlesOfParts>
  <Company/>
  <LinksUpToDate>false</LinksUpToDate>
  <CharactersWithSpaces>1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cp:lastModifiedBy>Andres Esteban Fonseca Galviz</cp:lastModifiedBy>
  <cp:revision>203</cp:revision>
  <dcterms:created xsi:type="dcterms:W3CDTF">2024-09-29T21:01:00Z</dcterms:created>
  <dcterms:modified xsi:type="dcterms:W3CDTF">2024-10-0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